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B881F5E"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
      <w:r>
        <w:rPr>
          <w:rFonts w:ascii="Times New Roman" w:hAnsi="Times New Roman" w:cs="Times New Roman"/>
          <w:b/>
          <w:sz w:val="24"/>
          <w:lang w:val="de-DE"/>
        </w:rPr>
        <w:t>Ziele der Studie</w:t>
      </w:r>
      <w:commentRangeEnd w:id="1"/>
      <w:r w:rsidR="00C86086">
        <w:rPr>
          <w:rStyle w:val="Kommentarzeichen"/>
        </w:rPr>
        <w:commentReference w:id="1"/>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63D780B8"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subjektiven Werten von kognitiven Anforderungsstufen einhergehen. </w:t>
      </w:r>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p>
    <w:p w14:paraId="375C9F68" w14:textId="11F33C9B"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lastRenderedPageBreak/>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w:t>
      </w:r>
      <w:proofErr w:type="spellStart"/>
      <w:r w:rsidRPr="007B1E39">
        <w:rPr>
          <w:rFonts w:ascii="Times New Roman" w:hAnsi="Times New Roman" w:cs="Times New Roman"/>
          <w:lang w:val="de-DE"/>
        </w:rPr>
        <w:t>for</w:t>
      </w:r>
      <w:proofErr w:type="spellEnd"/>
      <w:r w:rsidRPr="007B1E39">
        <w:rPr>
          <w:rFonts w:ascii="Times New Roman" w:hAnsi="Times New Roman" w:cs="Times New Roman"/>
          <w:lang w:val="de-DE"/>
        </w:rPr>
        <w:t xml:space="preserve"> </w:t>
      </w:r>
      <w:proofErr w:type="spellStart"/>
      <w:r w:rsidRPr="007B1E39">
        <w:rPr>
          <w:rFonts w:ascii="Times New Roman" w:hAnsi="Times New Roman" w:cs="Times New Roman"/>
          <w:lang w:val="de-DE"/>
        </w:rPr>
        <w:t>Cognition</w:t>
      </w:r>
      <w:proofErr w:type="spellEnd"/>
      <w:r w:rsidRPr="007B1E39">
        <w:rPr>
          <w:rFonts w:ascii="Times New Roman" w:hAnsi="Times New Roman" w:cs="Times New Roman"/>
          <w:lang w:val="de-DE"/>
        </w:rPr>
        <w:t xml:space="preserve">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proofErr w:type="spellStart"/>
      <w:r w:rsidR="00F12442" w:rsidRPr="007B1E39">
        <w:rPr>
          <w:rFonts w:ascii="Times New Roman" w:hAnsi="Times New Roman" w:cs="Times New Roman"/>
          <w:lang w:val="de-DE"/>
        </w:rPr>
        <w:t>Self</w:t>
      </w:r>
      <w:proofErr w:type="spellEnd"/>
      <w:r w:rsidR="00F12442" w:rsidRPr="007B1E39">
        <w:rPr>
          <w:rFonts w:ascii="Times New Roman" w:hAnsi="Times New Roman" w:cs="Times New Roman"/>
          <w:lang w:val="de-DE"/>
        </w:rPr>
        <w:t xml:space="preserve">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proofErr w:type="spellStart"/>
      <w:r>
        <w:rPr>
          <w:rFonts w:ascii="Times New Roman" w:hAnsi="Times New Roman" w:cs="Times New Roman"/>
        </w:rPr>
        <w:t>Aufmerksamkeitskontrolle</w:t>
      </w:r>
      <w:proofErr w:type="spellEnd"/>
      <w:r>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47922404" w14:textId="6468FA9F" w:rsidR="00F12442" w:rsidRPr="00FF798E" w:rsidRDefault="00F12442" w:rsidP="00430C01">
      <w:pPr>
        <w:pStyle w:val="Listenabsatz"/>
        <w:numPr>
          <w:ilvl w:val="0"/>
          <w:numId w:val="4"/>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t>
      </w:r>
      <w:proofErr w:type="spellStart"/>
      <w:r w:rsidRPr="00F12442">
        <w:rPr>
          <w:rFonts w:ascii="Times New Roman" w:hAnsi="Times New Roman" w:cs="Times New Roman"/>
          <w:lang w:val="de-DE"/>
        </w:rPr>
        <w:t>Willpower</w:t>
      </w:r>
      <w:proofErr w:type="spellEnd"/>
      <w:r w:rsidRPr="00F12442">
        <w:rPr>
          <w:rFonts w:ascii="Times New Roman" w:hAnsi="Times New Roman" w:cs="Times New Roman"/>
          <w:lang w:val="de-DE"/>
        </w:rPr>
        <w:t xml:space="preserve">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6695B10E"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Subjektive Arousal und </w:t>
      </w:r>
      <w:proofErr w:type="spellStart"/>
      <w:r>
        <w:rPr>
          <w:rFonts w:ascii="Times New Roman" w:hAnsi="Times New Roman" w:cs="Times New Roman"/>
          <w:lang w:val="de-DE"/>
        </w:rPr>
        <w:t>Effortratings</w:t>
      </w:r>
      <w:proofErr w:type="spellEnd"/>
      <w:r>
        <w:rPr>
          <w:rFonts w:ascii="Times New Roman" w:hAnsi="Times New Roman" w:cs="Times New Roman"/>
          <w:lang w:val="de-DE"/>
        </w:rPr>
        <w:t xml:space="preserve">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w:t>
      </w:r>
      <w:proofErr w:type="spellStart"/>
      <w:r>
        <w:rPr>
          <w:rFonts w:ascii="Times New Roman" w:hAnsi="Times New Roman" w:cs="Times New Roman"/>
          <w:i/>
          <w:lang w:val="de-DE"/>
        </w:rPr>
        <w:t>Levators</w:t>
      </w:r>
      <w:proofErr w:type="spellEnd"/>
      <w:r>
        <w:rPr>
          <w:rFonts w:ascii="Times New Roman" w:hAnsi="Times New Roman" w:cs="Times New Roman"/>
          <w:i/>
          <w:lang w:val="de-DE"/>
        </w:rPr>
        <w:t xml:space="preserve">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 xml:space="preserve">Bei den Online-Fragebögen gibt es keine Randomisierung. </w:t>
      </w:r>
      <w:r>
        <w:rPr>
          <w:rFonts w:ascii="Times New Roman" w:hAnsi="Times New Roman" w:cs="Times New Roman"/>
          <w:lang w:val="de-DE"/>
        </w:rPr>
        <w:t>Alle Versuchsteilnehmer führen das Experiment mit dem gleichen Ablauf durch.</w:t>
      </w:r>
    </w:p>
    <w:p w14:paraId="03B2CC8D" w14:textId="6B1D3530"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1 ist die Reihenfolge der paarweisen Vergleiche zwischen Versuchspersonen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2"/>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2"/>
      <w:r w:rsidR="00F06409">
        <w:rPr>
          <w:rStyle w:val="Kommentarzeichen"/>
        </w:rPr>
        <w:commentReference w:id="2"/>
      </w:r>
    </w:p>
    <w:p w14:paraId="75F8CFA5" w14:textId="77777777" w:rsidR="008166A4" w:rsidRPr="007B1E39" w:rsidRDefault="008166A4" w:rsidP="00FF798E">
      <w:pPr>
        <w:jc w:val="both"/>
        <w:rPr>
          <w:rFonts w:ascii="Times New Roman" w:hAnsi="Times New Roman" w:cs="Times New Roman"/>
        </w:rPr>
      </w:pPr>
      <w:proofErr w:type="spellStart"/>
      <w:r w:rsidRPr="007B1E39">
        <w:rPr>
          <w:rFonts w:ascii="Times New Roman" w:hAnsi="Times New Roman" w:cs="Times New Roman"/>
        </w:rPr>
        <w:t>Kognitives</w:t>
      </w:r>
      <w:proofErr w:type="spellEnd"/>
      <w:r w:rsidRPr="007B1E39">
        <w:rPr>
          <w:rFonts w:ascii="Times New Roman" w:hAnsi="Times New Roman" w:cs="Times New Roman"/>
        </w:rPr>
        <w:t xml:space="preserve"> Effort Discounting:</w:t>
      </w:r>
    </w:p>
    <w:p w14:paraId="635720AA" w14:textId="6542EECA" w:rsidR="006B4CA3" w:rsidRPr="007B1E39" w:rsidRDefault="006B4CA3" w:rsidP="00FF798E">
      <w:pPr>
        <w:jc w:val="both"/>
        <w:rPr>
          <w:rFonts w:ascii="Times New Roman" w:hAnsi="Times New Roman" w:cs="Times New Roman"/>
        </w:rPr>
      </w:pPr>
      <w:r w:rsidRPr="007B1E39">
        <w:rPr>
          <w:rFonts w:ascii="Times New Roman" w:hAnsi="Times New Roman" w:cs="Times New Roman"/>
          <w:highlight w:val="yellow"/>
        </w:rPr>
        <w:t>[</w:t>
      </w:r>
      <w:r w:rsidR="008166A4" w:rsidRPr="007B1E39">
        <w:rPr>
          <w:rFonts w:ascii="Times New Roman" w:hAnsi="Times New Roman" w:cs="Times New Roman"/>
          <w:highlight w:val="yellow"/>
        </w:rPr>
        <w:t>…</w:t>
      </w:r>
      <w:r w:rsidRPr="007B1E39">
        <w:rPr>
          <w:rFonts w:ascii="Times New Roman" w:hAnsi="Times New Roman" w:cs="Times New Roman"/>
          <w:highlight w:val="yellow"/>
        </w:rPr>
        <w:t>]</w:t>
      </w:r>
    </w:p>
    <w:p w14:paraId="53CFB358" w14:textId="059F5C9E" w:rsidR="008166A4" w:rsidRPr="007B1E39" w:rsidRDefault="008166A4" w:rsidP="00FF798E">
      <w:pPr>
        <w:jc w:val="both"/>
        <w:rPr>
          <w:rFonts w:ascii="Times New Roman" w:hAnsi="Times New Roman" w:cs="Times New Roman"/>
        </w:rPr>
      </w:pPr>
      <w:r w:rsidRPr="007B1E39">
        <w:rPr>
          <w:rFonts w:ascii="Times New Roman" w:hAnsi="Times New Roman" w:cs="Times New Roman"/>
        </w:rPr>
        <w:t xml:space="preserve">Discounting </w:t>
      </w:r>
      <w:proofErr w:type="spellStart"/>
      <w:r w:rsidRPr="007B1E39">
        <w:rPr>
          <w:rFonts w:ascii="Times New Roman" w:hAnsi="Times New Roman" w:cs="Times New Roman"/>
        </w:rPr>
        <w:t>regulationsbezogenen</w:t>
      </w:r>
      <w:proofErr w:type="spellEnd"/>
      <w:r w:rsidRPr="007B1E39">
        <w:rPr>
          <w:rFonts w:ascii="Times New Roman" w:hAnsi="Times New Roman" w:cs="Times New Roman"/>
        </w:rPr>
        <w:t xml:space="preserve"> Efforts:</w:t>
      </w:r>
    </w:p>
    <w:p w14:paraId="1377281A" w14:textId="05E1D009" w:rsidR="003215B1" w:rsidRDefault="00ED0A4E" w:rsidP="00FF798E">
      <w:pPr>
        <w:jc w:val="both"/>
        <w:rPr>
          <w:rFonts w:ascii="Times New Roman" w:hAnsi="Times New Roman" w:cs="Times New Roman"/>
          <w:lang w:val="de-DE"/>
        </w:rPr>
      </w:pPr>
      <w:commentRangeStart w:id="3"/>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fldChar w:fldCharType="separate"/>
      </w:r>
      <w:r w:rsidR="007B1E39">
        <w:rPr>
          <w:rFonts w:ascii="Times New Roman" w:hAnsi="Times New Roman" w:cs="Times New Roman"/>
          <w:noProof/>
          <w:lang w:val="de-DE"/>
        </w:rPr>
        <w:t>(Faul, Erdfelder, Buchner, &amp; Lang, 2009; Faul, Erdfelder, Lang, &amp; Buchner,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3"/>
      <w:r w:rsidR="001A2B7D">
        <w:rPr>
          <w:rStyle w:val="Kommentarzeichen"/>
        </w:rPr>
        <w:commentReference w:id="3"/>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lastRenderedPageBreak/>
        <w:t>Beschreibung des Prüfverfahrens</w:t>
      </w:r>
    </w:p>
    <w:p w14:paraId="01A9BAB8" w14:textId="7C39B24A"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FF798E">
        <w:rPr>
          <w:rFonts w:ascii="Times New Roman" w:hAnsi="Times New Roman" w:cs="Times New Roman"/>
          <w:highlight w:val="yellow"/>
          <w:lang w:val="de-DE"/>
        </w:rPr>
        <w:t xml:space="preserve">N = </w:t>
      </w:r>
      <w:r w:rsidR="00C11DBF" w:rsidRPr="00FF798E">
        <w:rPr>
          <w:rFonts w:ascii="Times New Roman" w:hAnsi="Times New Roman" w:cs="Times New Roman"/>
          <w:highlight w:val="yellow"/>
          <w:lang w:val="de-DE"/>
        </w:rPr>
        <w:t>XX</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C79C4AE"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 xml:space="preserve">Gesunde Erwachsene im Alter zwischen 18 und </w:t>
      </w:r>
      <w:commentRangeStart w:id="4"/>
      <w:r w:rsidR="00C11DBF">
        <w:rPr>
          <w:rFonts w:ascii="Times New Roman" w:hAnsi="Times New Roman" w:cs="Times New Roman"/>
          <w:lang w:val="de-DE"/>
        </w:rPr>
        <w:t>30</w:t>
      </w:r>
      <w:commentRangeEnd w:id="4"/>
      <w:r w:rsidR="00C11DBF">
        <w:rPr>
          <w:rStyle w:val="Kommentarzeichen"/>
        </w:rPr>
        <w:commentReference w:id="4"/>
      </w:r>
      <w:r w:rsidR="00C11DBF">
        <w:rPr>
          <w:rFonts w:ascii="Times New Roman" w:hAnsi="Times New Roman" w:cs="Times New Roman"/>
          <w:lang w:val="de-DE"/>
        </w:rPr>
        <w:t xml:space="preserve"> </w:t>
      </w:r>
      <w:r>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48423D69" w14:textId="3A301803" w:rsidR="002E23DA" w:rsidRDefault="002B21DF" w:rsidP="00FF798E">
      <w:pPr>
        <w:jc w:val="both"/>
        <w:rPr>
          <w:rFonts w:ascii="Times New Roman" w:hAnsi="Times New Roman" w:cs="Times New Roman"/>
          <w:lang w:val="de-DE"/>
        </w:rPr>
      </w:pPr>
      <w:r>
        <w:rPr>
          <w:rFonts w:ascii="Times New Roman" w:hAnsi="Times New Roman" w:cs="Times New Roman"/>
          <w:lang w:val="de-DE"/>
        </w:rPr>
        <w:t>Gesunden Probanden werden eingeladen, an der Studie teilzunehmen. Wenn Personen Interesse haben, sollen Sie einem Link folgen. Die Teilnehmenden lesen zunächst die Aufklärung und Einwilligung in das Experiment im Allgemeinen und die Persönlichkeitsfragebögen im Speziellen.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w:t>
      </w:r>
      <w:commentRangeStart w:id="5"/>
      <w:r w:rsidR="005A069D">
        <w:rPr>
          <w:rFonts w:ascii="Times New Roman" w:hAnsi="Times New Roman" w:cs="Times New Roman"/>
          <w:lang w:val="de-DE"/>
        </w:rPr>
        <w:t xml:space="preserve">ca. 30 min </w:t>
      </w:r>
      <w:commentRangeEnd w:id="5"/>
      <w:r w:rsidR="005A069D">
        <w:rPr>
          <w:rStyle w:val="Kommentarzeichen"/>
        </w:rPr>
        <w:commentReference w:id="5"/>
      </w:r>
      <w:r w:rsidR="005A069D">
        <w:rPr>
          <w:rFonts w:ascii="Times New Roman" w:hAnsi="Times New Roman" w:cs="Times New Roman"/>
          <w:lang w:val="de-DE"/>
        </w:rPr>
        <w:t>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commentRangeStart w:id="6"/>
      <w:r>
        <w:rPr>
          <w:rFonts w:ascii="Times New Roman" w:hAnsi="Times New Roman" w:cs="Times New Roman"/>
          <w:lang w:val="de-DE"/>
        </w:rPr>
        <w:t>Labortermin 1:</w:t>
      </w:r>
      <w:commentRangeEnd w:id="6"/>
      <w:r w:rsidR="005A069D">
        <w:rPr>
          <w:rStyle w:val="Kommentarzeichen"/>
        </w:rPr>
        <w:commentReference w:id="6"/>
      </w:r>
    </w:p>
    <w:p w14:paraId="7C3A3DCD" w14:textId="2945BA39"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Versuchspersonen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Versuchspersonencode gebildet um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Kester, and Braver (2013)</w:t>
      </w:r>
      <w:r w:rsidR="007B1E39">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 und 46 nicht-Zielreize). Nach jedem Block erhalten Sie eine Rückmeldung, auf wieviel Prozent der Zielreize sie richtig reagiert haben.</w:t>
      </w:r>
      <w:r w:rsidR="00AE158E">
        <w:rPr>
          <w:rFonts w:ascii="Times New Roman" w:hAnsi="Times New Roman" w:cs="Times New Roman"/>
          <w:lang w:val="de-DE"/>
        </w:rPr>
        <w:t xml:space="preserve"> Nach jedem Level füllen die Versuchspersonen den NASA-TLX Fragebogen aus, welcher subjektive Anforderungslevel misst </w:t>
      </w:r>
      <w:r w:rsidR="00AE158E" w:rsidRPr="00FF798E">
        <w:rPr>
          <w:rFonts w:ascii="Times New Roman" w:hAnsi="Times New Roman" w:cs="Times New Roman"/>
          <w:highlight w:val="yellow"/>
          <w:lang w:val="de-DE"/>
        </w:rPr>
        <w:t>(</w:t>
      </w:r>
      <w:commentRangeStart w:id="7"/>
      <w:r w:rsidR="00AE158E" w:rsidRPr="00FF798E">
        <w:rPr>
          <w:rFonts w:ascii="Times New Roman" w:hAnsi="Times New Roman" w:cs="Times New Roman"/>
          <w:highlight w:val="yellow"/>
          <w:lang w:val="de-DE"/>
        </w:rPr>
        <w:t>QUELLE</w:t>
      </w:r>
      <w:commentRangeEnd w:id="7"/>
      <w:r w:rsidR="00AE158E" w:rsidRPr="00FF798E">
        <w:rPr>
          <w:rStyle w:val="Kommentarzeichen"/>
          <w:highlight w:val="yellow"/>
        </w:rPr>
        <w:commentReference w:id="7"/>
      </w:r>
      <w:r w:rsidR="00AE158E" w:rsidRPr="00FF798E">
        <w:rPr>
          <w:rFonts w:ascii="Times New Roman" w:hAnsi="Times New Roman" w:cs="Times New Roman"/>
          <w:highlight w:val="yellow"/>
          <w:lang w:val="de-DE"/>
        </w:rPr>
        <w:t>).</w:t>
      </w:r>
      <w:r w:rsidR="00AE158E">
        <w:rPr>
          <w:rFonts w:ascii="Times New Roman" w:hAnsi="Times New Roman" w:cs="Times New Roman"/>
          <w:lang w:val="de-DE"/>
        </w:rPr>
        <w:t xml:space="preserve"> </w:t>
      </w:r>
    </w:p>
    <w:p w14:paraId="4E280DC5" w14:textId="1499CD2D"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Strategien miteinander verglichen werden. </w:t>
      </w:r>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Level miteinander verglichen. Es wird die </w:t>
      </w:r>
      <w:r w:rsidR="007E4B79">
        <w:rPr>
          <w:rFonts w:ascii="Times New Roman" w:hAnsi="Times New Roman" w:cs="Times New Roman"/>
          <w:lang w:val="de-DE"/>
        </w:rPr>
        <w:t xml:space="preserve">Frage gestellt, ob die Person lieber Level A für einen bestimmten Geldbetrag wiederholen möchte, oder Level B für einen anderen Geldbetrag. Die Versuchspersonen sollen dabei „die Entscheidung so realistisch wie möglich treffen – so als ob die beiden Optionen in diesem Moment wirklich ausschlaggebend für den nächsten </w:t>
      </w:r>
      <w:r w:rsidR="007E4B79">
        <w:rPr>
          <w:rFonts w:ascii="Times New Roman" w:hAnsi="Times New Roman" w:cs="Times New Roman"/>
          <w:lang w:val="de-DE"/>
        </w:rPr>
        <w:lastRenderedPageBreak/>
        <w:t xml:space="preserve">Durchgang wären“. Um dies zu gewährleisten wird am Ende eine zufällige Entscheidung ausgewählt und das entsprechende Level durchgeführt.  Je nach Antwortverhalten werden die Geldbeträge in einem iterativen Verfahren schrittweise angepasst. Dieses Prozedere wird solang wiederholt, bis alle vier Level miteinander verglichen wurden. </w:t>
      </w:r>
      <w:r>
        <w:rPr>
          <w:rFonts w:ascii="Times New Roman" w:hAnsi="Times New Roman" w:cs="Times New Roman"/>
          <w:lang w:val="de-DE"/>
        </w:rPr>
        <w:t xml:space="preserve">Zuletzt wird eine Entscheidung zufällig ausgewählt und das entsprechende n-Back Level wiederholt.  </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62CBAC40" w:rsidR="00C9334E" w:rsidRDefault="00BE67AA" w:rsidP="00FF798E">
      <w:pPr>
        <w:jc w:val="both"/>
        <w:rPr>
          <w:rFonts w:ascii="Times New Roman" w:hAnsi="Times New Roman" w:cs="Times New Roman"/>
          <w:lang w:val="de-DE"/>
        </w:rPr>
      </w:pPr>
      <w:r>
        <w:rPr>
          <w:rFonts w:ascii="Times New Roman" w:hAnsi="Times New Roman" w:cs="Times New Roman"/>
          <w:lang w:val="de-DE"/>
        </w:rPr>
        <w:t>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Versuchspersonen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Versuchspersonen lesen diese Aufmerksam und können Verständnisfragen stellen. </w:t>
      </w:r>
      <w:r w:rsidR="00264C4C">
        <w:rPr>
          <w:rFonts w:ascii="Times New Roman" w:hAnsi="Times New Roman" w:cs="Times New Roman"/>
          <w:lang w:val="de-DE"/>
        </w:rPr>
        <w:t xml:space="preserve">Es folgt ein kurzes Training in welchem die Versuchspersonen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p>
    <w:p w14:paraId="0BDD3C65" w14:textId="4215266F"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proofErr w:type="spellStart"/>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Die Messaufnehmer werden auf der Haut aufgebracht. Für eine verbesserte Leitfähigkeit wird der Raum zwischen Haut und Messaufnehmer mit Elektrolytgel aufgefüllt. Anschließend wird die Funktionsfähigkeit überprüft. Das Prozedere nimmt ca. 10 min in Anspruch.</w:t>
      </w:r>
      <w:r w:rsidR="00FF798E">
        <w:rPr>
          <w:rFonts w:ascii="Times New Roman" w:hAnsi="Times New Roman" w:cs="Times New Roman"/>
          <w:lang w:val="de-DE"/>
        </w:rPr>
        <w:t xml:space="preserve"> Zur Messung der Muskelaktivität wird ein </w:t>
      </w:r>
      <w:proofErr w:type="spellStart"/>
      <w:r w:rsidR="000A54A1">
        <w:rPr>
          <w:rFonts w:ascii="Times New Roman" w:hAnsi="Times New Roman" w:cs="Times New Roman"/>
          <w:lang w:val="de-DE"/>
        </w:rPr>
        <w:t>BrainAmp</w:t>
      </w:r>
      <w:proofErr w:type="spellEnd"/>
      <w:r w:rsidR="000A54A1">
        <w:rPr>
          <w:rFonts w:ascii="Times New Roman" w:hAnsi="Times New Roman" w:cs="Times New Roman"/>
          <w:lang w:val="de-DE"/>
        </w:rPr>
        <w:t xml:space="preserve"> </w:t>
      </w:r>
      <w:proofErr w:type="spellStart"/>
      <w:r w:rsidR="00FF798E">
        <w:rPr>
          <w:rFonts w:ascii="Times New Roman" w:hAnsi="Times New Roman" w:cs="Times New Roman"/>
          <w:lang w:val="de-DE"/>
        </w:rPr>
        <w:t>ExG</w:t>
      </w:r>
      <w:proofErr w:type="spellEnd"/>
      <w:r w:rsidR="00FF798E">
        <w:rPr>
          <w:rFonts w:ascii="Times New Roman" w:hAnsi="Times New Roman" w:cs="Times New Roman"/>
          <w:lang w:val="de-DE"/>
        </w:rPr>
        <w:t xml:space="preserve">-Verstärker, </w:t>
      </w:r>
      <w:proofErr w:type="spellStart"/>
      <w:r w:rsidR="00FF798E">
        <w:rPr>
          <w:rFonts w:ascii="Times New Roman" w:hAnsi="Times New Roman" w:cs="Times New Roman"/>
          <w:lang w:val="de-DE"/>
        </w:rPr>
        <w:t>PowerPack</w:t>
      </w:r>
      <w:proofErr w:type="spellEnd"/>
      <w:r w:rsidR="00FF798E">
        <w:rPr>
          <w:rFonts w:ascii="Times New Roman" w:hAnsi="Times New Roman" w:cs="Times New Roman"/>
          <w:lang w:val="de-DE"/>
        </w:rPr>
        <w:t xml:space="preserve"> und Messaufnehmer der Firma </w:t>
      </w:r>
      <w:proofErr w:type="spellStart"/>
      <w:r w:rsidR="00FF798E">
        <w:rPr>
          <w:rFonts w:ascii="Times New Roman" w:hAnsi="Times New Roman" w:cs="Times New Roman"/>
          <w:lang w:val="de-DE"/>
        </w:rPr>
        <w:t>BrainVision</w:t>
      </w:r>
      <w:proofErr w:type="spellEnd"/>
      <w:r w:rsidR="00FF798E">
        <w:rPr>
          <w:rFonts w:ascii="Times New Roman" w:hAnsi="Times New Roman" w:cs="Times New Roman"/>
          <w:lang w:val="de-DE"/>
        </w:rPr>
        <w:t xml:space="preserve">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bookmarkStart w:id="8" w:name="_GoBack"/>
      <w:bookmarkEnd w:id="8"/>
      <w:r w:rsidR="00FF798E">
        <w:rPr>
          <w:rFonts w:ascii="Times New Roman" w:hAnsi="Times New Roman" w:cs="Times New Roman"/>
          <w:lang w:val="de-DE"/>
        </w:rPr>
        <w:t>CE-zertifiziert.</w:t>
      </w:r>
    </w:p>
    <w:p w14:paraId="2592E39D" w14:textId="3A9BF5A2"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Pr>
          <w:rFonts w:ascii="Times New Roman" w:hAnsi="Times New Roman" w:cs="Times New Roman"/>
          <w:lang w:val="de-DE"/>
        </w:rPr>
        <w:t xml:space="preserve"> Während des gesamten Experimentes erfolgt außerdem die Erfassung der Muskelaktivität im Gesicht in den Regionen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des </w:t>
      </w:r>
      <w:proofErr w:type="spellStart"/>
      <w:r>
        <w:rPr>
          <w:rFonts w:ascii="Times New Roman" w:hAnsi="Times New Roman" w:cs="Times New Roman"/>
          <w:i/>
          <w:lang w:val="de-DE"/>
        </w:rPr>
        <w:t>Levators</w:t>
      </w:r>
      <w:proofErr w:type="spellEnd"/>
      <w:r>
        <w:rPr>
          <w:rFonts w:ascii="Times New Roman" w:hAnsi="Times New Roman" w:cs="Times New Roman"/>
          <w:lang w:val="de-DE"/>
        </w:rPr>
        <w:t xml:space="preserve">. </w:t>
      </w:r>
    </w:p>
    <w:p w14:paraId="0F32B795" w14:textId="198EF713" w:rsidR="00A25DE7" w:rsidRDefault="00821A6A" w:rsidP="00FF798E">
      <w:pPr>
        <w:jc w:val="both"/>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w:t>
      </w:r>
      <w:r w:rsidR="00EE1645">
        <w:rPr>
          <w:rFonts w:ascii="Times New Roman" w:hAnsi="Times New Roman" w:cs="Times New Roman"/>
          <w:lang w:val="de-DE"/>
        </w:rPr>
        <w:lastRenderedPageBreak/>
        <w:t>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6F2056A3"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Versuchspersonen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7BD1275E" w:rsidR="00F73130" w:rsidRDefault="00F73130" w:rsidP="00FF798E">
      <w:pPr>
        <w:jc w:val="both"/>
        <w:rPr>
          <w:rFonts w:ascii="Times New Roman" w:hAnsi="Times New Roman" w:cs="Times New Roman"/>
          <w:lang w:val="de-DE"/>
        </w:rPr>
      </w:pPr>
      <w:r>
        <w:rPr>
          <w:rFonts w:ascii="Times New Roman" w:hAnsi="Times New Roman" w:cs="Times New Roman"/>
          <w:lang w:val="de-DE"/>
        </w:rPr>
        <w:t>Während der Laborsitzungen hat die Versuchsperson ebenfalls jederzeit die Möglichkeit das Experiment ohne Angabe von Gründen abzubrechen. Darüber werden die Teilnehmenden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0E9050B4"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die Versuchsperson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2C8833F6"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commentRangeStart w:id="9"/>
      <w:r w:rsidR="00201450" w:rsidRPr="00FF798E">
        <w:rPr>
          <w:rFonts w:ascii="Times New Roman" w:hAnsi="Times New Roman" w:cs="Times New Roman"/>
          <w:i/>
          <w:highlight w:val="yellow"/>
          <w:lang w:val="de-DE"/>
        </w:rPr>
        <w:t xml:space="preserve">N </w:t>
      </w:r>
      <w:r w:rsidR="00201450" w:rsidRPr="00FF798E">
        <w:rPr>
          <w:rFonts w:ascii="Times New Roman" w:hAnsi="Times New Roman" w:cs="Times New Roman"/>
          <w:highlight w:val="yellow"/>
          <w:lang w:val="de-DE"/>
        </w:rPr>
        <w:t>= XX</w:t>
      </w:r>
      <w:commentRangeEnd w:id="9"/>
      <w:r w:rsidR="00201450">
        <w:rPr>
          <w:rStyle w:val="Kommentarzeichen"/>
        </w:rPr>
        <w:commentReference w:id="9"/>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3889CED3"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den </w:t>
      </w:r>
      <w:proofErr w:type="spellStart"/>
      <w:r w:rsidR="00967E21">
        <w:rPr>
          <w:rFonts w:ascii="Times New Roman" w:hAnsi="Times New Roman" w:cs="Times New Roman"/>
          <w:lang w:val="de-DE"/>
        </w:rPr>
        <w:t>behavioralen</w:t>
      </w:r>
      <w:proofErr w:type="spellEnd"/>
      <w:r w:rsidR="00967E21">
        <w:rPr>
          <w:rFonts w:ascii="Times New Roman" w:hAnsi="Times New Roman" w:cs="Times New Roman"/>
          <w:lang w:val="de-DE"/>
        </w:rPr>
        <w:t xml:space="preserve"> und physiologischen Daten, welche im Experiment erhoben wurden, in Zusammenhang gebracht und getrennt behandelt. Weiterhin werden die personenbezogenen Daten unmittelbar nach Experimentteilnahme nicht gespeichert.</w:t>
      </w:r>
    </w:p>
    <w:p w14:paraId="55587C05" w14:textId="4F7A58FD" w:rsidR="00C31CFE" w:rsidRDefault="00FB70A2" w:rsidP="00FF798E">
      <w:pPr>
        <w:jc w:val="both"/>
        <w:rPr>
          <w:rFonts w:ascii="Times New Roman" w:hAnsi="Times New Roman" w:cs="Times New Roman"/>
          <w:lang w:val="de-DE"/>
        </w:rPr>
      </w:pPr>
      <w:r>
        <w:rPr>
          <w:rFonts w:ascii="Times New Roman" w:hAnsi="Times New Roman" w:cs="Times New Roman"/>
          <w:lang w:val="de-DE"/>
        </w:rPr>
        <w:lastRenderedPageBreak/>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64FA2F6F" w14:textId="46A88CD9" w:rsidR="002E673F"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p>
    <w:p w14:paraId="35F1E57B" w14:textId="77777777" w:rsidR="001A439F" w:rsidRDefault="00F518F1" w:rsidP="00FF798E">
      <w:pPr>
        <w:jc w:val="both"/>
        <w:rPr>
          <w:rFonts w:ascii="Times New Roman" w:hAnsi="Times New Roman" w:cs="Times New Roman"/>
          <w:lang w:val="de-DE"/>
        </w:rPr>
      </w:pPr>
      <w:r>
        <w:rPr>
          <w:rFonts w:ascii="Times New Roman" w:hAnsi="Times New Roman" w:cs="Times New Roman"/>
          <w:lang w:val="de-DE"/>
        </w:rPr>
        <w:t xml:space="preserve">Die bisher nur online präsentierten Einwilligungserklärungen werden dann vor Beginn des ersten Labortermins unterschrieben – rückwirkend für die Persönlichkeitsfragebögen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rsidP="00FF798E">
      <w:pPr>
        <w:jc w:val="both"/>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440D0A58" w14:textId="77777777" w:rsidR="007B1E39" w:rsidRDefault="007B1E39">
      <w:pPr>
        <w:rPr>
          <w:rFonts w:ascii="Times New Roman" w:hAnsi="Times New Roman" w:cs="Times New Roman"/>
          <w:lang w:val="de-DE"/>
        </w:rPr>
      </w:pPr>
    </w:p>
    <w:p w14:paraId="57F75A74" w14:textId="77777777" w:rsidR="007B1E39" w:rsidRDefault="007B1E39">
      <w:pPr>
        <w:rPr>
          <w:rFonts w:ascii="Times New Roman" w:hAnsi="Times New Roman" w:cs="Times New Roman"/>
          <w:lang w:val="de-DE"/>
        </w:rPr>
      </w:pPr>
    </w:p>
    <w:p w14:paraId="1FA7203A" w14:textId="77777777" w:rsidR="007B1E39" w:rsidRPr="007B1E39" w:rsidRDefault="007B1E39" w:rsidP="007B1E39">
      <w:pPr>
        <w:pStyle w:val="EndNoteBibliography"/>
        <w:spacing w:after="0"/>
        <w:ind w:left="720" w:hanging="720"/>
      </w:pPr>
      <w:r>
        <w:rPr>
          <w:rFonts w:ascii="Times New Roman" w:hAnsi="Times New Roman" w:cs="Times New Roman"/>
          <w:lang w:val="de-DE"/>
        </w:rPr>
        <w:fldChar w:fldCharType="begin"/>
      </w:r>
      <w:r>
        <w:rPr>
          <w:rFonts w:ascii="Times New Roman" w:hAnsi="Times New Roman" w:cs="Times New Roman"/>
          <w:lang w:val="de-DE"/>
        </w:rPr>
        <w:instrText xml:space="preserve"> ADDIN EN.REFLIST </w:instrText>
      </w:r>
      <w:r>
        <w:rPr>
          <w:rFonts w:ascii="Times New Roman" w:hAnsi="Times New Roman" w:cs="Times New Roman"/>
          <w:lang w:val="de-DE"/>
        </w:rPr>
        <w:fldChar w:fldCharType="separate"/>
      </w:r>
      <w:r w:rsidRPr="007B1E39">
        <w:t xml:space="preserve">Bech, P. (2004). Measuring the dimensions of psychological general well-being by the WHO-5. </w:t>
      </w:r>
      <w:r w:rsidRPr="007B1E39">
        <w:rPr>
          <w:i/>
        </w:rPr>
        <w:t>Quality of life newsletter, 32</w:t>
      </w:r>
      <w:r w:rsidRPr="007B1E39">
        <w:t xml:space="preserve">, 15-16. </w:t>
      </w:r>
    </w:p>
    <w:p w14:paraId="51D58665" w14:textId="77777777" w:rsidR="007B1E39" w:rsidRPr="007B1E39" w:rsidRDefault="007B1E39" w:rsidP="007B1E39">
      <w:pPr>
        <w:pStyle w:val="EndNoteBibliography"/>
        <w:spacing w:after="0"/>
        <w:ind w:left="720" w:hanging="720"/>
      </w:pPr>
      <w:r w:rsidRPr="007B1E39">
        <w:t xml:space="preserve">Bernecker, K., &amp; Job, V. (2017). Implicit Theories About Willpower in Resisting Temptations and Emotion Control. </w:t>
      </w:r>
      <w:r w:rsidRPr="007B1E39">
        <w:rPr>
          <w:i/>
        </w:rPr>
        <w:t>Zeitschrift Fur Psychologie-Journal of Psychology, 225</w:t>
      </w:r>
      <w:r w:rsidRPr="007B1E39">
        <w:t>(2), 157-166. doi:10.1027/2151-2604/a000292</w:t>
      </w:r>
    </w:p>
    <w:p w14:paraId="7B368A57" w14:textId="77777777" w:rsidR="007B1E39" w:rsidRPr="007B1E39" w:rsidRDefault="007B1E39" w:rsidP="007B1E39">
      <w:pPr>
        <w:pStyle w:val="EndNoteBibliography"/>
        <w:spacing w:after="0"/>
        <w:ind w:left="720" w:hanging="720"/>
      </w:pPr>
      <w:r w:rsidRPr="007B1E39">
        <w:t xml:space="preserve">Cacioppo, J. T., &amp; Petty, R. E. (1982). The Need for Cognition. </w:t>
      </w:r>
      <w:r w:rsidRPr="007B1E39">
        <w:rPr>
          <w:i/>
        </w:rPr>
        <w:t>Journal of Personality and Social Psychology, 42</w:t>
      </w:r>
      <w:r w:rsidRPr="007B1E39">
        <w:t>(1), 116-131. doi:10.1037//0022-3514.42.1.116</w:t>
      </w:r>
    </w:p>
    <w:p w14:paraId="6503136E" w14:textId="77777777" w:rsidR="007B1E39" w:rsidRPr="007B1E39" w:rsidRDefault="007B1E39" w:rsidP="007B1E39">
      <w:pPr>
        <w:pStyle w:val="EndNoteBibliography"/>
        <w:spacing w:after="0"/>
        <w:ind w:left="720" w:hanging="720"/>
      </w:pPr>
      <w:r w:rsidRPr="007B1E39">
        <w:t xml:space="preserve">Campbell-Sills, L., &amp; Stein, M. B. (2007). Psychometric analysis and refinement of the Connor-davidson Resilience Scale (CD-RISC): Validation of a 10-item measure of resilience. </w:t>
      </w:r>
      <w:r w:rsidRPr="007B1E39">
        <w:rPr>
          <w:i/>
        </w:rPr>
        <w:t>Journal of Traumatic Stress, 20</w:t>
      </w:r>
      <w:r w:rsidRPr="007B1E39">
        <w:t>(6), 1019-1028. doi:10.1002/jts.20271</w:t>
      </w:r>
    </w:p>
    <w:p w14:paraId="51E48362" w14:textId="77777777" w:rsidR="007B1E39" w:rsidRPr="007B1E39" w:rsidRDefault="007B1E39" w:rsidP="007B1E39">
      <w:pPr>
        <w:pStyle w:val="EndNoteBibliography"/>
        <w:spacing w:after="0"/>
        <w:ind w:left="720" w:hanging="720"/>
      </w:pPr>
      <w:r w:rsidRPr="007B1E39">
        <w:t xml:space="preserve">Connor, K. M., &amp; Davidson, J. R. (2003). Development of a new resilience scale: the Connor-Davidson Resilience Scale (CD-RISC). </w:t>
      </w:r>
      <w:r w:rsidRPr="007B1E39">
        <w:rPr>
          <w:i/>
        </w:rPr>
        <w:t>Depression and Anxiety, 18</w:t>
      </w:r>
      <w:r w:rsidRPr="007B1E39">
        <w:t>(2), 76-82. doi:10.1002/da.10113</w:t>
      </w:r>
    </w:p>
    <w:p w14:paraId="65BBF048" w14:textId="77777777" w:rsidR="007B1E39" w:rsidRPr="007B1E39" w:rsidRDefault="007B1E39" w:rsidP="007B1E39">
      <w:pPr>
        <w:pStyle w:val="EndNoteBibliography"/>
        <w:spacing w:after="0"/>
        <w:ind w:left="720" w:hanging="720"/>
      </w:pPr>
      <w:r w:rsidRPr="007B1E39">
        <w:t xml:space="preserve">Derryberry, D., &amp; Reed, M. A. (2002). Anxiety-related attentional biases and their regulation by attentional control. </w:t>
      </w:r>
      <w:r w:rsidRPr="007B1E39">
        <w:rPr>
          <w:i/>
        </w:rPr>
        <w:t>Journal of Abnormal Psychology, 111</w:t>
      </w:r>
      <w:r w:rsidRPr="007B1E39">
        <w:t>(2), 225-236. doi:10.1037//0021-843x.111.2.225</w:t>
      </w:r>
    </w:p>
    <w:p w14:paraId="4E92628F" w14:textId="77777777" w:rsidR="007B1E39" w:rsidRPr="007B1E39" w:rsidRDefault="007B1E39" w:rsidP="007B1E39">
      <w:pPr>
        <w:pStyle w:val="EndNoteBibliography"/>
        <w:spacing w:after="0"/>
        <w:ind w:left="720" w:hanging="720"/>
      </w:pPr>
      <w:r w:rsidRPr="007B1E39">
        <w:lastRenderedPageBreak/>
        <w:t xml:space="preserve">Dörfel, D., Gärtner, A., &amp; Strobel, A. (2019). A new self-report instrument for measuring emotion regulation flexibility. </w:t>
      </w:r>
      <w:r w:rsidRPr="007B1E39">
        <w:rPr>
          <w:i/>
        </w:rPr>
        <w:t>Society for Affective Science (SAS) Annual Conference</w:t>
      </w:r>
      <w:r w:rsidRPr="007B1E39">
        <w:t xml:space="preserve">. </w:t>
      </w:r>
    </w:p>
    <w:p w14:paraId="49662635" w14:textId="77777777" w:rsidR="007B1E39" w:rsidRPr="007B1E39" w:rsidRDefault="007B1E39" w:rsidP="007B1E39">
      <w:pPr>
        <w:pStyle w:val="EndNoteBibliography"/>
        <w:spacing w:after="0"/>
        <w:ind w:left="720" w:hanging="720"/>
      </w:pPr>
      <w:r w:rsidRPr="007B1E39">
        <w:t xml:space="preserve">Faul, F., Erdfelder, E., Buchner, A., &amp; Lang, A. G. (2009). Statistical power analyses using G*Power 3.1: Tests for correlation and regression analyses. </w:t>
      </w:r>
      <w:r w:rsidRPr="007B1E39">
        <w:rPr>
          <w:i/>
        </w:rPr>
        <w:t>Behavior Research Methods, 41</w:t>
      </w:r>
      <w:r w:rsidRPr="007B1E39">
        <w:t>(4), 1149-1160. doi:10.3758/Brm.41.4.1149</w:t>
      </w:r>
    </w:p>
    <w:p w14:paraId="6C050AC5" w14:textId="77777777" w:rsidR="007B1E39" w:rsidRPr="007B1E39" w:rsidRDefault="007B1E39" w:rsidP="007B1E39">
      <w:pPr>
        <w:pStyle w:val="EndNoteBibliography"/>
        <w:spacing w:after="0"/>
        <w:ind w:left="720" w:hanging="720"/>
      </w:pPr>
      <w:r w:rsidRPr="007B1E39">
        <w:t xml:space="preserve">Faul, F., Erdfelder, E., Lang, A. G., &amp; Buchner, A. (2007). G*Power 3: a flexible statistical power analysis program for the social, behavioral, and biomedical sciences. </w:t>
      </w:r>
      <w:r w:rsidRPr="007B1E39">
        <w:rPr>
          <w:i/>
        </w:rPr>
        <w:t>Behavior Research Methods, 39</w:t>
      </w:r>
      <w:r w:rsidRPr="007B1E39">
        <w:t>(2), 175-191. doi:10.3758/BF03193146</w:t>
      </w:r>
    </w:p>
    <w:p w14:paraId="29C39E79" w14:textId="77777777" w:rsidR="007B1E39" w:rsidRPr="007B1E39" w:rsidRDefault="007B1E39" w:rsidP="007B1E39">
      <w:pPr>
        <w:pStyle w:val="EndNoteBibliography"/>
        <w:spacing w:after="0"/>
        <w:ind w:left="720" w:hanging="720"/>
      </w:pPr>
      <w:r w:rsidRPr="007B1E39">
        <w:t xml:space="preserve">Gross, J. J. (1998a). Antecedent- and response-focused emotion regulation: divergent consequences for experience, expression, and physiology. </w:t>
      </w:r>
      <w:r w:rsidRPr="007B1E39">
        <w:rPr>
          <w:i/>
        </w:rPr>
        <w:t>Journal of Personality and Social Psychology, 74</w:t>
      </w:r>
      <w:r w:rsidRPr="007B1E39">
        <w:t>(1), 224-237. doi:10.1037/0022-3514.74.1.224</w:t>
      </w:r>
    </w:p>
    <w:p w14:paraId="3AA91053" w14:textId="77777777" w:rsidR="007B1E39" w:rsidRPr="007B1E39" w:rsidRDefault="007B1E39" w:rsidP="007B1E39">
      <w:pPr>
        <w:pStyle w:val="EndNoteBibliography"/>
        <w:spacing w:after="0"/>
        <w:ind w:left="720" w:hanging="720"/>
      </w:pPr>
      <w:r w:rsidRPr="007B1E39">
        <w:t xml:space="preserve">Gross, J. J. (1998b). The emerging field of emotion regulation: An integrative review. </w:t>
      </w:r>
      <w:r w:rsidRPr="007B1E39">
        <w:rPr>
          <w:i/>
        </w:rPr>
        <w:t>Review of General Psychology, 2</w:t>
      </w:r>
      <w:r w:rsidRPr="007B1E39">
        <w:t>(3), 271-299. doi:10.1037/1089-2680.2.3.271</w:t>
      </w:r>
    </w:p>
    <w:p w14:paraId="2F8ABDAA" w14:textId="77777777" w:rsidR="007B1E39" w:rsidRPr="007B1E39" w:rsidRDefault="007B1E39" w:rsidP="007B1E39">
      <w:pPr>
        <w:pStyle w:val="EndNoteBibliography"/>
        <w:spacing w:after="0"/>
        <w:ind w:left="720" w:hanging="720"/>
      </w:pPr>
      <w:r w:rsidRPr="007B1E39">
        <w:t xml:space="preserve">Gross, J. J., &amp; John, O. P. (2003). Individual differences in two emotion regulation processes: implications for affect, relationships, and well-being. </w:t>
      </w:r>
      <w:r w:rsidRPr="007B1E39">
        <w:rPr>
          <w:i/>
        </w:rPr>
        <w:t>Journal of Personality and Social Psychology, 85</w:t>
      </w:r>
      <w:r w:rsidRPr="007B1E39">
        <w:t>(2), 348-362. doi:10.1037/0022-3514.85.2.348</w:t>
      </w:r>
    </w:p>
    <w:p w14:paraId="78AB10A3" w14:textId="77777777" w:rsidR="007B1E39" w:rsidRPr="007B1E39" w:rsidRDefault="007B1E39" w:rsidP="007B1E39">
      <w:pPr>
        <w:pStyle w:val="EndNoteBibliography"/>
        <w:spacing w:after="0"/>
        <w:ind w:left="720" w:hanging="720"/>
      </w:pPr>
      <w:r w:rsidRPr="007B1E39">
        <w:t xml:space="preserve">Patton, J. H., Stanford, M. S., &amp; Barratt, E. S. (1995). Factor structure of the Barratt impulsiveness scale. </w:t>
      </w:r>
      <w:r w:rsidRPr="007B1E39">
        <w:rPr>
          <w:i/>
        </w:rPr>
        <w:t>Journal of Clinical Psychology, 51</w:t>
      </w:r>
      <w:r w:rsidRPr="007B1E39">
        <w:t>(6), 768-774. doi:10.1002/1097-4679(199511)51:6&lt;768::aid-jclp2270510607&gt;3.0.co;2-1</w:t>
      </w:r>
    </w:p>
    <w:p w14:paraId="2FE9BDAC" w14:textId="77777777" w:rsidR="007B1E39" w:rsidRPr="007B1E39" w:rsidRDefault="007B1E39" w:rsidP="007B1E39">
      <w:pPr>
        <w:pStyle w:val="EndNoteBibliography"/>
        <w:spacing w:after="0"/>
        <w:ind w:left="720" w:hanging="720"/>
      </w:pPr>
      <w:r w:rsidRPr="007B1E39">
        <w:t xml:space="preserve">Scheffel, C., Graupner, S. T., Gartner, A., Zerna, J., Strobel, A., &amp; Dorfel, D. (2021). Effort beats effectiveness in emotion regulation choice: Differences between suppression and distancing in subjective and physiological measures. </w:t>
      </w:r>
      <w:r w:rsidRPr="007B1E39">
        <w:rPr>
          <w:i/>
        </w:rPr>
        <w:t>Psychophysiology, n/a</w:t>
      </w:r>
      <w:r w:rsidRPr="007B1E39">
        <w:t>(n/a), e13908. doi:10.1111/psyp.13908</w:t>
      </w:r>
    </w:p>
    <w:p w14:paraId="74418207" w14:textId="00C025A6" w:rsidR="007B1E39" w:rsidRPr="007B1E39" w:rsidRDefault="007B1E39" w:rsidP="007B1E39">
      <w:pPr>
        <w:pStyle w:val="EndNoteBibliography"/>
        <w:spacing w:after="0"/>
        <w:ind w:left="720" w:hanging="720"/>
      </w:pPr>
      <w:r w:rsidRPr="007B1E39">
        <w:t xml:space="preserve">Schwarzer, R., Diehl, M., &amp; Schmitz, G. S. (1999). Self-Regulation Scale. Retrieved from </w:t>
      </w:r>
      <w:hyperlink r:id="rId9" w:history="1">
        <w:r w:rsidRPr="007B1E39">
          <w:rPr>
            <w:rStyle w:val="Hyperlink"/>
          </w:rPr>
          <w:t>http://userpage.fu-berlin.de/~health/selfreg_g.htm</w:t>
        </w:r>
      </w:hyperlink>
    </w:p>
    <w:p w14:paraId="28973200" w14:textId="77777777" w:rsidR="007B1E39" w:rsidRPr="007B1E39" w:rsidRDefault="007B1E39" w:rsidP="007B1E39">
      <w:pPr>
        <w:pStyle w:val="EndNoteBibliography"/>
        <w:spacing w:after="0"/>
        <w:ind w:left="720" w:hanging="720"/>
      </w:pPr>
      <w:r w:rsidRPr="007B1E39">
        <w:t xml:space="preserve">Sheppes, G., Scheibe, S., Suri, G., &amp; Gross, J. J. (2011). Emotion-regulation choice. </w:t>
      </w:r>
      <w:r w:rsidRPr="007B1E39">
        <w:rPr>
          <w:i/>
        </w:rPr>
        <w:t>Psychological Science, 22</w:t>
      </w:r>
      <w:r w:rsidRPr="007B1E39">
        <w:t>(11), 1391-1396. doi:10.1177/0956797611418350</w:t>
      </w:r>
    </w:p>
    <w:p w14:paraId="72DFE1E6" w14:textId="77777777" w:rsidR="007B1E39" w:rsidRPr="007B1E39" w:rsidRDefault="007B1E39" w:rsidP="007B1E39">
      <w:pPr>
        <w:pStyle w:val="EndNoteBibliography"/>
        <w:spacing w:after="0"/>
        <w:ind w:left="720" w:hanging="720"/>
      </w:pPr>
      <w:r w:rsidRPr="007B1E39">
        <w:t xml:space="preserve">Tangney, J. P., Baumeister, R. F., &amp; Boone, A. L. (2004). High self-control predicts good adjustment, less pathology, better grades, and interpersonal success. </w:t>
      </w:r>
      <w:r w:rsidRPr="007B1E39">
        <w:rPr>
          <w:i/>
        </w:rPr>
        <w:t>Journal of Personality, 72</w:t>
      </w:r>
      <w:r w:rsidRPr="007B1E39">
        <w:t>(2), 271-324. doi:10.1111/j.0022-3506.2004.00263.x</w:t>
      </w:r>
    </w:p>
    <w:p w14:paraId="109B052E" w14:textId="77777777" w:rsidR="007B1E39" w:rsidRPr="007B1E39" w:rsidRDefault="007B1E39" w:rsidP="007B1E39">
      <w:pPr>
        <w:pStyle w:val="EndNoteBibliography"/>
        <w:ind w:left="720" w:hanging="720"/>
      </w:pPr>
      <w:r w:rsidRPr="007B1E39">
        <w:t xml:space="preserve">Westbrook, A., Kester, D., &amp; Braver, T. S. (2013). What is the subjective cost of cognitive effort? Load, trait, and aging effects revealed by economic preference. </w:t>
      </w:r>
      <w:r w:rsidRPr="007B1E39">
        <w:rPr>
          <w:i/>
        </w:rPr>
        <w:t>PLoS One, 8</w:t>
      </w:r>
      <w:r w:rsidRPr="007B1E39">
        <w:t>(7), e68210. doi:10.1371/journal.pone.0068210</w:t>
      </w:r>
    </w:p>
    <w:p w14:paraId="5A9C0DD7" w14:textId="5D75F092"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2"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 w:id="3"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5"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6"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7" w:author="Christoph Scheffel" w:date="2021-12-15T13:48:00Z" w:initials="CS">
    <w:p w14:paraId="0E7F689F" w14:textId="42EE2DB4" w:rsidR="00600DE2" w:rsidRDefault="00600DE2">
      <w:pPr>
        <w:pStyle w:val="Kommentartext"/>
      </w:pPr>
      <w:r>
        <w:rPr>
          <w:rStyle w:val="Kommentarzeichen"/>
        </w:rPr>
        <w:annotationRef/>
      </w:r>
      <w:proofErr w:type="spellStart"/>
      <w:r>
        <w:t>Bitte</w:t>
      </w:r>
      <w:proofErr w:type="spellEnd"/>
      <w:r>
        <w:t xml:space="preserve"> </w:t>
      </w:r>
      <w:proofErr w:type="spellStart"/>
      <w:r>
        <w:t>eine</w:t>
      </w:r>
      <w:proofErr w:type="spellEnd"/>
      <w:r>
        <w:t xml:space="preserve"> </w:t>
      </w:r>
      <w:proofErr w:type="spellStart"/>
      <w:r>
        <w:t>Quelle</w:t>
      </w:r>
      <w:proofErr w:type="spellEnd"/>
      <w:r>
        <w:t xml:space="preserve"> </w:t>
      </w:r>
      <w:proofErr w:type="spellStart"/>
      <w:r>
        <w:t>angeben</w:t>
      </w:r>
      <w:proofErr w:type="spellEnd"/>
    </w:p>
  </w:comment>
  <w:comment w:id="9" w:author="Christoph Scheffel" w:date="2021-12-16T10:49:00Z" w:initials="CS">
    <w:p w14:paraId="61D854D4" w14:textId="1C7A5F5A" w:rsidR="00201450" w:rsidRDefault="00201450">
      <w:pPr>
        <w:pStyle w:val="Kommentartext"/>
      </w:pPr>
      <w:r>
        <w:rPr>
          <w:rStyle w:val="Kommentarzeichen"/>
        </w:rPr>
        <w:annotationRef/>
      </w:r>
      <w:proofErr w:type="spellStart"/>
      <w:r>
        <w:t>Einfüge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67B304BA" w15:done="0"/>
  <w15:commentEx w15:paraId="56200B10" w15:done="0"/>
  <w15:commentEx w15:paraId="60ED0B54" w15:done="0"/>
  <w15:commentEx w15:paraId="6981AD51" w15:done="0"/>
  <w15:commentEx w15:paraId="3649BF42" w15:done="0"/>
  <w15:commentEx w15:paraId="0E7F689F"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839CEC" w14:textId="77777777" w:rsidR="006C6889" w:rsidRDefault="006C6889" w:rsidP="00AE7846">
      <w:pPr>
        <w:spacing w:after="0" w:line="240" w:lineRule="auto"/>
      </w:pPr>
      <w:r>
        <w:separator/>
      </w:r>
    </w:p>
  </w:endnote>
  <w:endnote w:type="continuationSeparator" w:id="0">
    <w:p w14:paraId="25DCA0E3" w14:textId="77777777" w:rsidR="006C6889" w:rsidRDefault="006C6889"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14DD22" w14:textId="77777777" w:rsidR="006C6889" w:rsidRDefault="006C6889" w:rsidP="00AE7846">
      <w:pPr>
        <w:spacing w:after="0" w:line="240" w:lineRule="auto"/>
      </w:pPr>
      <w:r>
        <w:separator/>
      </w:r>
    </w:p>
  </w:footnote>
  <w:footnote w:type="continuationSeparator" w:id="0">
    <w:p w14:paraId="147A7638" w14:textId="77777777" w:rsidR="006C6889" w:rsidRDefault="006C6889"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586"/>
    <w:rsid w:val="001A00C4"/>
    <w:rsid w:val="001A2B7D"/>
    <w:rsid w:val="001A3621"/>
    <w:rsid w:val="001A439F"/>
    <w:rsid w:val="001B582D"/>
    <w:rsid w:val="001C5F84"/>
    <w:rsid w:val="00201450"/>
    <w:rsid w:val="00213A53"/>
    <w:rsid w:val="00223B8D"/>
    <w:rsid w:val="002510A6"/>
    <w:rsid w:val="00256E3D"/>
    <w:rsid w:val="00264C4C"/>
    <w:rsid w:val="002734BB"/>
    <w:rsid w:val="00277B26"/>
    <w:rsid w:val="002A538E"/>
    <w:rsid w:val="002B18A0"/>
    <w:rsid w:val="002B21DF"/>
    <w:rsid w:val="002E23DA"/>
    <w:rsid w:val="002E673F"/>
    <w:rsid w:val="003049A4"/>
    <w:rsid w:val="003215B1"/>
    <w:rsid w:val="00380244"/>
    <w:rsid w:val="0039134C"/>
    <w:rsid w:val="00393412"/>
    <w:rsid w:val="003A5D5F"/>
    <w:rsid w:val="003B5FD1"/>
    <w:rsid w:val="003C7469"/>
    <w:rsid w:val="00405199"/>
    <w:rsid w:val="00412D7B"/>
    <w:rsid w:val="00426BB3"/>
    <w:rsid w:val="00430C01"/>
    <w:rsid w:val="004824D5"/>
    <w:rsid w:val="004D608E"/>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577DE"/>
    <w:rsid w:val="00681E62"/>
    <w:rsid w:val="006B4CA3"/>
    <w:rsid w:val="006C6889"/>
    <w:rsid w:val="006D6289"/>
    <w:rsid w:val="0071522D"/>
    <w:rsid w:val="00733E96"/>
    <w:rsid w:val="007B0F13"/>
    <w:rsid w:val="007B1E39"/>
    <w:rsid w:val="007E4B79"/>
    <w:rsid w:val="007E618B"/>
    <w:rsid w:val="00814A37"/>
    <w:rsid w:val="008166A4"/>
    <w:rsid w:val="00821A6A"/>
    <w:rsid w:val="008500AE"/>
    <w:rsid w:val="008815E5"/>
    <w:rsid w:val="00891FC0"/>
    <w:rsid w:val="008B45DA"/>
    <w:rsid w:val="008C2D50"/>
    <w:rsid w:val="008F2C13"/>
    <w:rsid w:val="00905D13"/>
    <w:rsid w:val="00940187"/>
    <w:rsid w:val="00967E21"/>
    <w:rsid w:val="009A199E"/>
    <w:rsid w:val="009A6C76"/>
    <w:rsid w:val="00A06D6D"/>
    <w:rsid w:val="00A07354"/>
    <w:rsid w:val="00A07EBA"/>
    <w:rsid w:val="00A14643"/>
    <w:rsid w:val="00A25DE7"/>
    <w:rsid w:val="00A2739B"/>
    <w:rsid w:val="00A34B4B"/>
    <w:rsid w:val="00A74579"/>
    <w:rsid w:val="00AC10EB"/>
    <w:rsid w:val="00AE158E"/>
    <w:rsid w:val="00AE5621"/>
    <w:rsid w:val="00AE7846"/>
    <w:rsid w:val="00B065E2"/>
    <w:rsid w:val="00B17C76"/>
    <w:rsid w:val="00B66EF0"/>
    <w:rsid w:val="00B75DD0"/>
    <w:rsid w:val="00B76ACA"/>
    <w:rsid w:val="00B80040"/>
    <w:rsid w:val="00BC17A2"/>
    <w:rsid w:val="00BE67AA"/>
    <w:rsid w:val="00C04DEF"/>
    <w:rsid w:val="00C11DBF"/>
    <w:rsid w:val="00C31CFE"/>
    <w:rsid w:val="00C83421"/>
    <w:rsid w:val="00C8490B"/>
    <w:rsid w:val="00C86086"/>
    <w:rsid w:val="00C9334E"/>
    <w:rsid w:val="00CC1847"/>
    <w:rsid w:val="00CD6011"/>
    <w:rsid w:val="00D20ECE"/>
    <w:rsid w:val="00D37193"/>
    <w:rsid w:val="00D41EC0"/>
    <w:rsid w:val="00DB15D8"/>
    <w:rsid w:val="00DF3B03"/>
    <w:rsid w:val="00DF549E"/>
    <w:rsid w:val="00E3213C"/>
    <w:rsid w:val="00E327AB"/>
    <w:rsid w:val="00E50E50"/>
    <w:rsid w:val="00E841E9"/>
    <w:rsid w:val="00E86F3D"/>
    <w:rsid w:val="00E8798E"/>
    <w:rsid w:val="00E90AA6"/>
    <w:rsid w:val="00EB5E5E"/>
    <w:rsid w:val="00ED0A4E"/>
    <w:rsid w:val="00ED1F7C"/>
    <w:rsid w:val="00EE1645"/>
    <w:rsid w:val="00EF1F1A"/>
    <w:rsid w:val="00EF3E21"/>
    <w:rsid w:val="00F00D3B"/>
    <w:rsid w:val="00F06409"/>
    <w:rsid w:val="00F12442"/>
    <w:rsid w:val="00F26B7A"/>
    <w:rsid w:val="00F30668"/>
    <w:rsid w:val="00F426E6"/>
    <w:rsid w:val="00F518F1"/>
    <w:rsid w:val="00F73130"/>
    <w:rsid w:val="00F74E11"/>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userpage.fu-berlin.de/~health/selfreg_g.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818</Words>
  <Characters>42960</Characters>
  <Application>Microsoft Office Word</Application>
  <DocSecurity>0</DocSecurity>
  <Lines>358</Lines>
  <Paragraphs>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66</cp:revision>
  <dcterms:created xsi:type="dcterms:W3CDTF">2021-11-13T13:56:00Z</dcterms:created>
  <dcterms:modified xsi:type="dcterms:W3CDTF">2021-12-17T10:25:00Z</dcterms:modified>
</cp:coreProperties>
</file>